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0EE298DE"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and</w:t>
      </w:r>
      <w:r w:rsidR="00C7469F">
        <w:rPr>
          <w:rFonts w:asciiTheme="minorHAnsi" w:hAnsiTheme="minorHAnsi" w:cstheme="minorHAnsi"/>
        </w:rPr>
        <w:t xml:space="preserve"> 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ging from 1% to 50% for similar species.</w:t>
      </w:r>
    </w:p>
    <w:p w14:paraId="4DC9BB0C" w14:textId="5A4647DB" w:rsidR="0053082B"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B50011">
        <w:rPr>
          <w:rFonts w:cstheme="minorHAnsi"/>
          <w:sz w:val="24"/>
          <w:szCs w:val="24"/>
        </w:rPr>
        <w:t xml:space="preserve">Type VI CRISPR systems include enzymes (Cas13) that target RNA without the need for spacer sequence and can be used to reduce RNA levels. </w:t>
      </w:r>
      <w:r w:rsidR="007F2488" w:rsidRPr="00B50011">
        <w:rPr>
          <w:rFonts w:cstheme="minorHAnsi"/>
          <w:sz w:val="24"/>
          <w:szCs w:val="24"/>
        </w:rPr>
        <w:t xml:space="preserve"> </w:t>
      </w:r>
    </w:p>
    <w:p w14:paraId="509821F8" w14:textId="5E1FD0C6" w:rsidR="00274C2C" w:rsidRPr="00B50011" w:rsidRDefault="00973F91" w:rsidP="00B50011">
      <w:pPr>
        <w:pStyle w:val="ListParagraph"/>
        <w:numPr>
          <w:ilvl w:val="0"/>
          <w:numId w:val="38"/>
        </w:numPr>
        <w:rPr>
          <w:rFonts w:cstheme="minorHAnsi"/>
          <w:sz w:val="24"/>
          <w:szCs w:val="24"/>
        </w:rPr>
      </w:pPr>
      <w:r w:rsidRPr="00B50011">
        <w:rPr>
          <w:rFonts w:cstheme="minorHAnsi"/>
          <w:sz w:val="24"/>
          <w:szCs w:val="24"/>
        </w:rPr>
        <w:t>In Epigenetic modifications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F0762C" w:rsidRPr="00B50011">
        <w:rPr>
          <w:rFonts w:cstheme="minorHAnsi"/>
          <w:sz w:val="24"/>
          <w:szCs w:val="24"/>
        </w:rPr>
        <w:t>; that is the genes which modify the epigenome through DNA methylation, alteration of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CRISPR-Cas9 has been used for fluorescent tagging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4796CA0B" w:rsidR="00AD796C" w:rsidRPr="0074320F" w:rsidRDefault="00262BE4" w:rsidP="00AD796C">
      <w:pPr>
        <w:pStyle w:val="ListParagraph"/>
        <w:numPr>
          <w:ilvl w:val="0"/>
          <w:numId w:val="38"/>
        </w:numPr>
        <w:rPr>
          <w:rFonts w:cstheme="minorHAnsi"/>
        </w:rPr>
      </w:pPr>
      <w:r w:rsidRPr="0075141A">
        <w:rPr>
          <w:rFonts w:cstheme="minorHAnsi"/>
          <w:sz w:val="24"/>
          <w:szCs w:val="24"/>
        </w:rPr>
        <w:t xml:space="preserve">CRISPR for locus-specific genomic DNA purification: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w:t>
      </w:r>
      <w:r w:rsidRPr="0075141A">
        <w:rPr>
          <w:rFonts w:cstheme="minorHAnsi"/>
          <w:sz w:val="24"/>
          <w:szCs w:val="24"/>
        </w:rPr>
        <w:lastRenderedPageBreak/>
        <w:t>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w:t>
      </w:r>
      <w:proofErr w:type="spellStart"/>
      <w:r w:rsidR="0075141A" w:rsidRPr="0075141A">
        <w:rPr>
          <w:rFonts w:cstheme="minorHAnsi"/>
          <w:sz w:val="24"/>
          <w:szCs w:val="24"/>
        </w:rPr>
        <w:t>ChIP</w:t>
      </w:r>
      <w:proofErr w:type="spellEnd"/>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595D8A2B" w:rsidR="0055563C" w:rsidRDefault="00E32E77" w:rsidP="0055563C">
      <w:pPr>
        <w:rPr>
          <w:rFonts w:asciiTheme="minorHAnsi" w:hAnsiTheme="minorHAnsi" w:cstheme="minorHAnsi"/>
        </w:rPr>
      </w:pPr>
      <w:r w:rsidRPr="00E32E77">
        <w:rPr>
          <w:rFonts w:asciiTheme="minorHAnsi" w:hAnsiTheme="minorHAnsi" w:cstheme="minorHAnsi"/>
        </w:rPr>
        <w:t xml:space="preserve">3 major players in commercializing CRISPR-gene editing are </w:t>
      </w:r>
      <w:proofErr w:type="spellStart"/>
      <w:r w:rsidRPr="00E32E77">
        <w:rPr>
          <w:rFonts w:asciiTheme="minorHAnsi" w:hAnsiTheme="minorHAnsi" w:cstheme="minorHAnsi"/>
        </w:rPr>
        <w:t>Intellia</w:t>
      </w:r>
      <w:proofErr w:type="spellEnd"/>
      <w:r w:rsidRPr="00E32E77">
        <w:rPr>
          <w:rFonts w:asciiTheme="minorHAnsi" w:hAnsiTheme="minorHAnsi" w:cstheme="minorHAnsi"/>
        </w:rPr>
        <w:t xml:space="preserve"> Therapeutics, </w:t>
      </w:r>
      <w:proofErr w:type="spellStart"/>
      <w:r w:rsidRPr="00E32E77">
        <w:rPr>
          <w:rFonts w:asciiTheme="minorHAnsi" w:hAnsiTheme="minorHAnsi" w:cstheme="minorHAnsi"/>
        </w:rPr>
        <w:t>Editas</w:t>
      </w:r>
      <w:proofErr w:type="spellEnd"/>
      <w:r w:rsidRPr="00E32E77">
        <w:rPr>
          <w:rFonts w:asciiTheme="minorHAnsi" w:hAnsiTheme="minorHAnsi" w:cstheme="minorHAnsi"/>
        </w:rPr>
        <w:t xml:space="preserve"> Therapeutics and CRISPR Therapeutics, companies which were started by scientits as a spin-off of their research.</w:t>
      </w:r>
      <w:r w:rsidR="00D744E2">
        <w:rPr>
          <w:rFonts w:asciiTheme="minorHAnsi" w:hAnsiTheme="minorHAnsi" w:cstheme="minorHAnsi"/>
        </w:rPr>
        <w:t xml:space="preserve"> Other significant players in the CRISPR field are the Korean company </w:t>
      </w:r>
      <w:proofErr w:type="spellStart"/>
      <w:r w:rsidR="00D744E2">
        <w:rPr>
          <w:rFonts w:asciiTheme="minorHAnsi" w:hAnsiTheme="minorHAnsi" w:cstheme="minorHAnsi"/>
        </w:rPr>
        <w:t>Toolgen</w:t>
      </w:r>
      <w:proofErr w:type="spellEnd"/>
      <w:r w:rsidR="00D744E2">
        <w:rPr>
          <w:rFonts w:asciiTheme="minorHAnsi" w:hAnsiTheme="minorHAnsi" w:cstheme="minorHAnsi"/>
        </w:rPr>
        <w:t xml:space="preserve">, </w:t>
      </w:r>
      <w:r w:rsidR="00562AC7">
        <w:rPr>
          <w:rFonts w:asciiTheme="minorHAnsi" w:hAnsiTheme="minorHAnsi" w:cstheme="minorHAnsi"/>
        </w:rPr>
        <w:t xml:space="preserve">Millipore Sigma, Vilnius </w:t>
      </w:r>
      <w:r w:rsidR="00B56834">
        <w:rPr>
          <w:rFonts w:asciiTheme="minorHAnsi" w:hAnsiTheme="minorHAnsi" w:cstheme="minorHAnsi"/>
        </w:rPr>
        <w:t xml:space="preserve">University, </w:t>
      </w:r>
      <w:proofErr w:type="spellStart"/>
      <w:r w:rsidR="00B56834">
        <w:rPr>
          <w:rFonts w:asciiTheme="minorHAnsi" w:hAnsiTheme="minorHAnsi" w:cstheme="minorHAnsi"/>
        </w:rPr>
        <w:t>Cellectis</w:t>
      </w:r>
      <w:proofErr w:type="spellEnd"/>
      <w:r w:rsidR="00B56834">
        <w:rPr>
          <w:rFonts w:asciiTheme="minorHAnsi" w:hAnsiTheme="minorHAnsi" w:cstheme="minorHAnsi"/>
        </w:rPr>
        <w:t>;</w:t>
      </w:r>
      <w:r w:rsidR="00562AC7">
        <w:rPr>
          <w:rFonts w:asciiTheme="minorHAnsi" w:hAnsiTheme="minorHAnsi" w:cstheme="minorHAnsi"/>
        </w:rPr>
        <w:t xml:space="preserve"> the French company which has been developing CAR-T cell therapies, DowDuPont, MPEG-LA.</w:t>
      </w:r>
      <w:r w:rsidR="00F425CD">
        <w:rPr>
          <w:rFonts w:asciiTheme="minorHAnsi" w:hAnsiTheme="minorHAnsi" w:cstheme="minorHAnsi"/>
        </w:rPr>
        <w:t xml:space="preserve"> </w:t>
      </w:r>
      <w:r w:rsidR="00F779AB">
        <w:rPr>
          <w:rFonts w:asciiTheme="minorHAnsi" w:hAnsiTheme="minorHAnsi" w:cstheme="minorHAnsi"/>
        </w:rPr>
        <w:t>T</w:t>
      </w:r>
      <w:r w:rsidR="00F425CD">
        <w:rPr>
          <w:rFonts w:asciiTheme="minorHAnsi" w:hAnsiTheme="minorHAnsi" w:cstheme="minorHAnsi"/>
        </w:rPr>
        <w:t>he Broad Institute of MIT and Harvard</w:t>
      </w:r>
      <w:r w:rsidR="00F779AB">
        <w:rPr>
          <w:rFonts w:asciiTheme="minorHAnsi" w:hAnsiTheme="minorHAnsi" w:cstheme="minorHAnsi"/>
        </w:rPr>
        <w:t xml:space="preserve"> has been granted 31 CRISPR patents, other patents have been allowed to UC Berkely, University of Vienna and Emmanuelle Charpentier.</w:t>
      </w:r>
    </w:p>
    <w:p w14:paraId="370F30B5" w14:textId="41961FD9" w:rsidR="00422F33" w:rsidRDefault="003F7D10" w:rsidP="0055563C">
      <w:pPr>
        <w:rPr>
          <w:rFonts w:asciiTheme="minorHAnsi" w:hAnsiTheme="minorHAnsi" w:cstheme="minorHAnsi"/>
        </w:rPr>
      </w:pPr>
      <w:r>
        <w:rPr>
          <w:rFonts w:asciiTheme="minorHAnsi" w:hAnsiTheme="minorHAnsi" w:cstheme="minorHAnsi"/>
        </w:rPr>
        <w:t xml:space="preserve">Following the CRISPR timeline, </w:t>
      </w:r>
      <w:r w:rsidR="00B56834">
        <w:rPr>
          <w:rFonts w:asciiTheme="minorHAnsi" w:hAnsiTheme="minorHAnsi" w:cstheme="minorHAnsi"/>
        </w:rPr>
        <w:t xml:space="preserve">we can identify </w:t>
      </w:r>
      <w:r>
        <w:rPr>
          <w:rFonts w:asciiTheme="minorHAnsi" w:hAnsiTheme="minorHAnsi" w:cstheme="minorHAnsi"/>
        </w:rPr>
        <w:t>top research centers in CRISPR are: Broad Institute, UC Berkeley, Max Planck Institute, Vi</w:t>
      </w:r>
      <w:r w:rsidR="002629E7">
        <w:rPr>
          <w:rFonts w:asciiTheme="minorHAnsi" w:hAnsiTheme="minorHAnsi" w:cstheme="minorHAnsi"/>
        </w:rPr>
        <w:t>l</w:t>
      </w:r>
      <w:r>
        <w:rPr>
          <w:rFonts w:asciiTheme="minorHAnsi" w:hAnsiTheme="minorHAnsi" w:cstheme="minorHAnsi"/>
        </w:rPr>
        <w:t>nius University, and many other academic institutions.</w:t>
      </w:r>
      <w:r w:rsidR="00B56834">
        <w:rPr>
          <w:rFonts w:asciiTheme="minorHAnsi" w:hAnsiTheme="minorHAnsi" w:cstheme="minorHAnsi"/>
        </w:rPr>
        <w:t xml:space="preserve"> Although it seems now the focus has been recently shifted to improve CRISPR/Cas system or developing new methods which can allow gene editing without DSBs which </w:t>
      </w:r>
      <w:r w:rsidR="00653D3F">
        <w:rPr>
          <w:rFonts w:asciiTheme="minorHAnsi" w:hAnsiTheme="minorHAnsi" w:cstheme="minorHAnsi"/>
        </w:rPr>
        <w:t>is repaired by error-prone</w:t>
      </w:r>
      <w:r w:rsidR="00B56834">
        <w:rPr>
          <w:rFonts w:asciiTheme="minorHAnsi" w:hAnsiTheme="minorHAnsi" w:cstheme="minorHAnsi"/>
        </w:rPr>
        <w:t xml:space="preserve"> mechanism (HDR or NHEJ).</w:t>
      </w:r>
      <w:r w:rsidR="004A039E">
        <w:rPr>
          <w:rFonts w:asciiTheme="minorHAnsi" w:hAnsiTheme="minorHAnsi" w:cstheme="minorHAnsi"/>
        </w:rPr>
        <w:t xml:space="preserve"> The two most recent developments are base editing (alteration of specific nucleotides) and prime editing (prime editing guide RNA (</w:t>
      </w:r>
      <w:proofErr w:type="spellStart"/>
      <w:r w:rsidR="004A039E">
        <w:rPr>
          <w:rFonts w:asciiTheme="minorHAnsi" w:hAnsiTheme="minorHAnsi" w:cstheme="minorHAnsi"/>
        </w:rPr>
        <w:t>pegRNA</w:t>
      </w:r>
      <w:proofErr w:type="spellEnd"/>
      <w:r w:rsidR="004A039E">
        <w:rPr>
          <w:rFonts w:asciiTheme="minorHAnsi" w:hAnsiTheme="minorHAnsi" w:cstheme="minorHAnsi"/>
        </w:rPr>
        <w:t>) con</w:t>
      </w:r>
      <w:r w:rsidR="00D9796B">
        <w:rPr>
          <w:rFonts w:asciiTheme="minorHAnsi" w:hAnsiTheme="minorHAnsi" w:cstheme="minorHAnsi"/>
        </w:rPr>
        <w:t>tains a guide and the desired substitution</w:t>
      </w:r>
      <w:r w:rsidR="002629E7">
        <w:rPr>
          <w:rFonts w:asciiTheme="minorHAnsi" w:hAnsiTheme="minorHAnsi" w:cstheme="minorHAnsi"/>
        </w:rPr>
        <w:t>s</w:t>
      </w:r>
      <w:r w:rsidR="00D9796B">
        <w:rPr>
          <w:rFonts w:asciiTheme="minorHAnsi" w:hAnsiTheme="minorHAnsi" w:cstheme="minorHAnsi"/>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1F89DB2B"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3007AFF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s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7EFFDDFA" w14:textId="7CAF1AE9" w:rsidR="00AD796C"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 xml:space="preserve">HNH and </w:t>
      </w:r>
      <w:proofErr w:type="spellStart"/>
      <w:r w:rsidRPr="00D22413">
        <w:rPr>
          <w:rFonts w:cstheme="minorHAnsi"/>
          <w:b/>
          <w:bCs/>
          <w:sz w:val="24"/>
          <w:szCs w:val="24"/>
        </w:rPr>
        <w:t>RuvC</w:t>
      </w:r>
      <w:proofErr w:type="spellEnd"/>
      <w:r w:rsidRPr="00D22413">
        <w:rPr>
          <w:rFonts w:cstheme="minorHAnsi"/>
          <w:b/>
          <w:bCs/>
          <w:sz w:val="24"/>
          <w:szCs w:val="24"/>
        </w:rPr>
        <w:t xml:space="preserve"> </w:t>
      </w:r>
      <w:r w:rsidRPr="00D22413">
        <w:rPr>
          <w:rFonts w:cstheme="minorHAnsi"/>
          <w:sz w:val="24"/>
          <w:szCs w:val="24"/>
        </w:rPr>
        <w:t>domains are nuclease domains that cut s</w:t>
      </w:r>
      <w:r w:rsidR="00E770EF" w:rsidRPr="00D22413">
        <w:rPr>
          <w:rFonts w:cstheme="minorHAnsi"/>
          <w:sz w:val="24"/>
          <w:szCs w:val="24"/>
        </w:rPr>
        <w:t xml:space="preserve">ingle stranded </w:t>
      </w:r>
      <w:r w:rsidRPr="00D22413">
        <w:rPr>
          <w:rFonts w:cstheme="minorHAnsi"/>
          <w:sz w:val="24"/>
          <w:szCs w:val="24"/>
        </w:rPr>
        <w:t>DNA</w:t>
      </w:r>
      <w:r w:rsidR="002A2F42" w:rsidRPr="00D22413">
        <w:rPr>
          <w:rFonts w:cstheme="minorHAnsi"/>
          <w:sz w:val="24"/>
          <w:szCs w:val="24"/>
        </w:rPr>
        <w:t xml:space="preserve"> (specifically between the 3</w:t>
      </w:r>
      <w:r w:rsidR="002A2F42" w:rsidRPr="00D22413">
        <w:rPr>
          <w:rFonts w:cstheme="minorHAnsi"/>
          <w:sz w:val="24"/>
          <w:szCs w:val="24"/>
          <w:vertAlign w:val="superscript"/>
        </w:rPr>
        <w:t>rd</w:t>
      </w:r>
      <w:r w:rsidR="002A2F42" w:rsidRPr="00D22413">
        <w:rPr>
          <w:rFonts w:cstheme="minorHAnsi"/>
          <w:sz w:val="24"/>
          <w:szCs w:val="24"/>
        </w:rPr>
        <w:t xml:space="preserve"> and 4</w:t>
      </w:r>
      <w:r w:rsidR="002A2F42" w:rsidRPr="00D22413">
        <w:rPr>
          <w:rFonts w:cstheme="minorHAnsi"/>
          <w:sz w:val="24"/>
          <w:szCs w:val="24"/>
          <w:vertAlign w:val="superscript"/>
        </w:rPr>
        <w:t>th</w:t>
      </w:r>
      <w:r w:rsidR="002A2F42" w:rsidRPr="00D22413">
        <w:rPr>
          <w:rFonts w:cstheme="minorHAnsi"/>
          <w:sz w:val="24"/>
          <w:szCs w:val="24"/>
        </w:rPr>
        <w:t xml:space="preserve"> nucleotides from the PAM)</w:t>
      </w:r>
      <w:r w:rsidRPr="00D22413">
        <w:rPr>
          <w:rFonts w:cstheme="minorHAnsi"/>
          <w:sz w:val="24"/>
          <w:szCs w:val="24"/>
        </w:rPr>
        <w:t>.</w:t>
      </w:r>
    </w:p>
    <w:p w14:paraId="62DC0E11" w14:textId="4122A8E6"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to activate the Cas9 protein. The guide RNA forms a T-shape comprised of one tetraloop and 2 or 3 stem loops, and is constructed to have a 5’ end complimentary to the target DNA sequence.</w:t>
      </w:r>
      <w:r w:rsidR="002A2F42">
        <w:rPr>
          <w:rFonts w:asciiTheme="minorHAnsi" w:hAnsiTheme="minorHAnsi" w:cstheme="minorHAnsi"/>
        </w:rPr>
        <w:t xml:space="preserve"> One key factor in CRISPR-Cas9 efficiency is the Pam 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xml:space="preserve">; Cas9 can also tolerates up to </w:t>
      </w:r>
      <w:r w:rsidR="00752B22">
        <w:rPr>
          <w:rFonts w:asciiTheme="minorHAnsi" w:hAnsiTheme="minorHAnsi" w:cstheme="minorHAnsi"/>
        </w:rPr>
        <w:lastRenderedPageBreak/>
        <w:t>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2AA2119F" w14:textId="6DB868D7" w:rsidR="00C921FA" w:rsidRDefault="00C921FA" w:rsidP="00533E66">
      <w:pPr>
        <w:pStyle w:val="ListParagraph"/>
        <w:numPr>
          <w:ilvl w:val="0"/>
          <w:numId w:val="39"/>
        </w:numPr>
        <w:rPr>
          <w:rFonts w:cstheme="minorHAnsi"/>
          <w:sz w:val="24"/>
          <w:szCs w:val="24"/>
        </w:rPr>
      </w:pPr>
      <w:r>
        <w:rPr>
          <w:rFonts w:cstheme="minorHAnsi"/>
          <w:sz w:val="24"/>
          <w:szCs w:val="24"/>
        </w:rPr>
        <w:t xml:space="preserve">Off-target effects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 xml:space="preserve">variants SpCas9 and other Cas9 orthologous have been designed to </w:t>
      </w:r>
      <w:r w:rsidR="0087702A">
        <w:rPr>
          <w:rFonts w:cstheme="minorHAnsi"/>
          <w:sz w:val="24"/>
          <w:szCs w:val="24"/>
        </w:rPr>
        <w:t xml:space="preserve">reduce off-target mutations but also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find smaller Cas9 orthologs; about 1000 amino acids in size (CjCas9, NmeCas9, Cas12b, dCs13b) or to package the gene payload in two AAV.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569AF238" w14:textId="7C6F91B3" w:rsidR="00533E66" w:rsidRDefault="00533E66" w:rsidP="00533E66">
      <w:pPr>
        <w:pStyle w:val="ListParagraph"/>
        <w:rPr>
          <w:rFonts w:cstheme="minorHAnsi"/>
          <w:sz w:val="24"/>
          <w:szCs w:val="24"/>
        </w:rPr>
      </w:pPr>
    </w:p>
    <w:p w14:paraId="5F356E78" w14:textId="1FDBE7E8" w:rsidR="00321778" w:rsidRDefault="00321778" w:rsidP="00533E66">
      <w:pPr>
        <w:pStyle w:val="ListParagraph"/>
        <w:rPr>
          <w:rFonts w:cstheme="minorHAnsi"/>
          <w:sz w:val="24"/>
          <w:szCs w:val="24"/>
        </w:rPr>
      </w:pPr>
    </w:p>
    <w:p w14:paraId="525C81DA" w14:textId="41EE687A" w:rsidR="00321778" w:rsidRDefault="00321778" w:rsidP="00533E66">
      <w:pPr>
        <w:pStyle w:val="ListParagraph"/>
        <w:rPr>
          <w:rFonts w:cstheme="minorHAnsi"/>
          <w:sz w:val="24"/>
          <w:szCs w:val="24"/>
        </w:rPr>
      </w:pPr>
    </w:p>
    <w:p w14:paraId="722AF9D1" w14:textId="77777777" w:rsidR="00321778" w:rsidRPr="00533E66" w:rsidRDefault="00321778" w:rsidP="00533E66">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1CDC6FC9"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correction, knock-in, knock-out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321778">
        <w:rPr>
          <w:rFonts w:cstheme="minorHAnsi"/>
          <w:sz w:val="24"/>
          <w:szCs w:val="24"/>
        </w:rPr>
        <w:t>V</w:t>
      </w:r>
      <w:r w:rsidR="000A5B4A" w:rsidRPr="00321778">
        <w:rPr>
          <w:rFonts w:cstheme="minorHAnsi"/>
          <w:sz w:val="24"/>
          <w:szCs w:val="24"/>
        </w:rPr>
        <w:t>iral infection: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321778">
        <w:rPr>
          <w:rFonts w:cstheme="minorHAnsi"/>
          <w:sz w:val="24"/>
          <w:szCs w:val="24"/>
        </w:rPr>
        <w:t xml:space="preserve">Cancer: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Cardiovascular diseas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 xml:space="preserve">Eye diseas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321778">
        <w:rPr>
          <w:rFonts w:cstheme="minorHAnsi"/>
          <w:sz w:val="24"/>
          <w:szCs w:val="24"/>
        </w:rPr>
        <w:t xml:space="preserve">Hematologic diseas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Immunological disorders: mutation correction of the JAK3 gene of T-B+ SCID, knockout of miR-155 proinflammatory regulator in rheumatoid arthritis</w:t>
      </w:r>
      <w:r w:rsidR="00F71735">
        <w:rPr>
          <w:rFonts w:cstheme="minorHAnsi"/>
          <w:sz w:val="24"/>
          <w:szCs w:val="24"/>
        </w:rPr>
        <w:t>.</w:t>
      </w:r>
    </w:p>
    <w:p w14:paraId="3D3E21DB" w14:textId="0663ECE5"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 xml:space="preserve">Inborn errors of metabolism: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p>
    <w:p w14:paraId="6D03EBC0" w14:textId="05C2820B"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Duchenne Muscular Dystrophy (DMD): DMD’s reading frame restoration.</w:t>
      </w:r>
    </w:p>
    <w:p w14:paraId="1203A528" w14:textId="7A469C03"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Neurological disorders:  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321778">
        <w:rPr>
          <w:rFonts w:cstheme="minorHAnsi"/>
          <w:sz w:val="24"/>
          <w:szCs w:val="24"/>
        </w:rPr>
        <w:t>Respiratory and skin diseases: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1E59FC96"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diagnostic tool, agriculture, bioenergy</w:t>
      </w:r>
      <w:r w:rsidR="008003E6" w:rsidRPr="00ED225F">
        <w:rPr>
          <w:rFonts w:asciiTheme="minorHAnsi" w:hAnsiTheme="minorHAnsi" w:cstheme="minorHAnsi"/>
        </w:rPr>
        <w:t>. Here is a brief list of some unusual applications</w:t>
      </w:r>
      <w:r w:rsidR="00323010">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Pet breeding: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Food allergy: 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NA “event recorder”: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ecaf coffee beans:</w:t>
      </w:r>
      <w:r w:rsidR="00ED225F" w:rsidRPr="00ED225F">
        <w:rPr>
          <w:rFonts w:cstheme="minorHAnsi"/>
          <w:sz w:val="24"/>
          <w:szCs w:val="24"/>
        </w:rPr>
        <w:t xml:space="preserve"> caffeine-free coffee.</w:t>
      </w:r>
    </w:p>
    <w:p w14:paraId="7CD49853" w14:textId="6B717C80"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Spicy tomatoes</w:t>
      </w:r>
      <w:r>
        <w:rPr>
          <w:rFonts w:cstheme="minorHAnsi"/>
          <w:sz w:val="24"/>
          <w:szCs w:val="24"/>
        </w:rPr>
        <w:t>.</w:t>
      </w:r>
    </w:p>
    <w:p w14:paraId="0DEDF4FF" w14:textId="1EA15C73"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Pet eradication: 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More nutritious food: disease resistant fish.</w:t>
      </w:r>
    </w:p>
    <w:p w14:paraId="2A02EB33" w14:textId="77777777" w:rsidR="00ED225F" w:rsidRDefault="00ED225F" w:rsidP="00CD269F">
      <w:pPr>
        <w:rPr>
          <w:rFonts w:cstheme="minorHAnsi"/>
        </w:rPr>
      </w:pPr>
    </w:p>
    <w:p w14:paraId="61BC2159" w14:textId="77777777" w:rsidR="008003E6" w:rsidRDefault="008003E6" w:rsidP="00CD269F">
      <w:pPr>
        <w:rPr>
          <w:rFonts w:cstheme="minorHAnsi"/>
        </w:rPr>
      </w:pPr>
    </w:p>
    <w:p w14:paraId="59FFB897" w14:textId="425951F2" w:rsidR="0015708E" w:rsidRDefault="0015708E" w:rsidP="00CD269F">
      <w:pPr>
        <w:rPr>
          <w:rFonts w:cstheme="minorHAnsi"/>
        </w:rPr>
      </w:pPr>
    </w:p>
    <w:p w14:paraId="77A989A0" w14:textId="3E11C1BA" w:rsidR="0015708E" w:rsidRDefault="0015708E" w:rsidP="00CD269F">
      <w:pPr>
        <w:rPr>
          <w:rFonts w:cstheme="minorHAnsi"/>
        </w:rPr>
      </w:pPr>
    </w:p>
    <w:p w14:paraId="6C67D197" w14:textId="77777777" w:rsidR="00686507" w:rsidRDefault="00686507" w:rsidP="00CD269F"/>
    <w:p w14:paraId="24BB486D" w14:textId="58516515" w:rsidR="007B7EA2" w:rsidRDefault="007B7EA2" w:rsidP="00686507">
      <w:pPr>
        <w:pStyle w:val="Bibliography"/>
        <w:rPr>
          <w:rFonts w:cstheme="minorHAnsi"/>
        </w:rPr>
      </w:pPr>
      <w:r w:rsidRPr="007B7EA2">
        <w:rPr>
          <w:rFonts w:cstheme="minorHAnsi"/>
          <w:b/>
          <w:bCs/>
          <w:u w:val="single"/>
        </w:rPr>
        <w:lastRenderedPageBreak/>
        <w:t>Reference</w:t>
      </w:r>
      <w:r w:rsidRPr="007B7EA2">
        <w:rPr>
          <w:rFonts w:cstheme="minorHAnsi"/>
        </w:rPr>
        <w:t>:</w:t>
      </w:r>
    </w:p>
    <w:p w14:paraId="118CFEA9" w14:textId="0A4218BA" w:rsidR="00686507" w:rsidRPr="00686507" w:rsidRDefault="00686507" w:rsidP="00686507">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686507">
        <w:rPr>
          <w:rFonts w:ascii="Times New Roman" w:hAnsi="Times New Roman" w:cs="Times New Roman"/>
          <w:sz w:val="24"/>
        </w:rPr>
        <w:t>[1]</w:t>
      </w:r>
      <w:r w:rsidRPr="00686507">
        <w:rPr>
          <w:rFonts w:ascii="Times New Roman" w:hAnsi="Times New Roman" w:cs="Times New Roman"/>
          <w:sz w:val="24"/>
        </w:rPr>
        <w:tab/>
        <w:t xml:space="preserve">M. A. B. Shabbir </w:t>
      </w:r>
      <w:r w:rsidRPr="00686507">
        <w:rPr>
          <w:rFonts w:ascii="Times New Roman" w:hAnsi="Times New Roman" w:cs="Times New Roman"/>
          <w:i/>
          <w:iCs/>
          <w:sz w:val="24"/>
        </w:rPr>
        <w:t>et al.</w:t>
      </w:r>
      <w:r w:rsidRPr="00686507">
        <w:rPr>
          <w:rFonts w:ascii="Times New Roman" w:hAnsi="Times New Roman" w:cs="Times New Roman"/>
          <w:sz w:val="24"/>
        </w:rPr>
        <w:t xml:space="preserve">, “CRISPR-cas system: biological function in microbes and its use to treat antimicrobial resistant pathogens,” </w:t>
      </w:r>
      <w:r w:rsidRPr="00686507">
        <w:rPr>
          <w:rFonts w:ascii="Times New Roman" w:hAnsi="Times New Roman" w:cs="Times New Roman"/>
          <w:i/>
          <w:iCs/>
          <w:sz w:val="24"/>
        </w:rPr>
        <w:t>Ann Clin Microbiol Antimicrob</w:t>
      </w:r>
      <w:r w:rsidRPr="00686507">
        <w:rPr>
          <w:rFonts w:ascii="Times New Roman" w:hAnsi="Times New Roman" w:cs="Times New Roman"/>
          <w:sz w:val="24"/>
        </w:rPr>
        <w:t>, vol. 18, no. 1, p. 21, Dec. 2019, doi: 10.1186/s12941-019-0317-x.</w:t>
      </w:r>
    </w:p>
    <w:p w14:paraId="69124407"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2]</w:t>
      </w:r>
      <w:r w:rsidRPr="00686507">
        <w:rPr>
          <w:rFonts w:ascii="Times New Roman" w:hAnsi="Times New Roman" w:cs="Times New Roman"/>
          <w:sz w:val="24"/>
        </w:rPr>
        <w:tab/>
        <w:t xml:space="preserve">A. Butiuc-Keul, A. Farkas, R. Carpa, and D. Iordache, “CRISPR-Cas System: The Powerful Modulator of Accessory Genomes in Prokaryotes,” </w:t>
      </w:r>
      <w:r w:rsidRPr="00686507">
        <w:rPr>
          <w:rFonts w:ascii="Times New Roman" w:hAnsi="Times New Roman" w:cs="Times New Roman"/>
          <w:i/>
          <w:iCs/>
          <w:sz w:val="24"/>
        </w:rPr>
        <w:t>Microb Physiol</w:t>
      </w:r>
      <w:r w:rsidRPr="00686507">
        <w:rPr>
          <w:rFonts w:ascii="Times New Roman" w:hAnsi="Times New Roman" w:cs="Times New Roman"/>
          <w:sz w:val="24"/>
        </w:rPr>
        <w:t>, vol. 32, no. 1–2, pp. 2–17, 2022, doi: 10.1159/000516643.</w:t>
      </w:r>
    </w:p>
    <w:p w14:paraId="7CC8A7F1"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3]</w:t>
      </w:r>
      <w:r w:rsidRPr="00686507">
        <w:rPr>
          <w:rFonts w:ascii="Times New Roman" w:hAnsi="Times New Roman" w:cs="Times New Roman"/>
          <w:sz w:val="24"/>
        </w:rPr>
        <w:tab/>
        <w:t xml:space="preserve">M. Naeem, S. Majeed, M. Z. Hoque, and I. Ahmad, “Latest Developed Strategies to Minimize the Off-Target Effects in CRISPR-Cas-Mediated Genome Editing,” </w:t>
      </w:r>
      <w:r w:rsidRPr="00686507">
        <w:rPr>
          <w:rFonts w:ascii="Times New Roman" w:hAnsi="Times New Roman" w:cs="Times New Roman"/>
          <w:i/>
          <w:iCs/>
          <w:sz w:val="24"/>
        </w:rPr>
        <w:t>Cells</w:t>
      </w:r>
      <w:r w:rsidRPr="00686507">
        <w:rPr>
          <w:rFonts w:ascii="Times New Roman" w:hAnsi="Times New Roman" w:cs="Times New Roman"/>
          <w:sz w:val="24"/>
        </w:rPr>
        <w:t>, vol. 9, no. 7, p. 1608, Jul. 2020, doi: 10.3390/cells9071608.</w:t>
      </w:r>
    </w:p>
    <w:p w14:paraId="38DFBBDE"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4]</w:t>
      </w:r>
      <w:r w:rsidRPr="00686507">
        <w:rPr>
          <w:rFonts w:ascii="Times New Roman" w:hAnsi="Times New Roman" w:cs="Times New Roman"/>
          <w:sz w:val="24"/>
        </w:rPr>
        <w:tab/>
        <w:t xml:space="preserve">E. M. Anderson </w:t>
      </w:r>
      <w:r w:rsidRPr="00686507">
        <w:rPr>
          <w:rFonts w:ascii="Times New Roman" w:hAnsi="Times New Roman" w:cs="Times New Roman"/>
          <w:i/>
          <w:iCs/>
          <w:sz w:val="24"/>
        </w:rPr>
        <w:t>et al.</w:t>
      </w:r>
      <w:r w:rsidRPr="00686507">
        <w:rPr>
          <w:rFonts w:ascii="Times New Roman" w:hAnsi="Times New Roman" w:cs="Times New Roman"/>
          <w:sz w:val="24"/>
        </w:rPr>
        <w:t xml:space="preserve">, “Systematic analysis of CRISPR–Cas9 mismatch tolerance reveals low levels of off-target activity,” </w:t>
      </w:r>
      <w:r w:rsidRPr="00686507">
        <w:rPr>
          <w:rFonts w:ascii="Times New Roman" w:hAnsi="Times New Roman" w:cs="Times New Roman"/>
          <w:i/>
          <w:iCs/>
          <w:sz w:val="24"/>
        </w:rPr>
        <w:t>Journal of Biotechnology</w:t>
      </w:r>
      <w:r w:rsidRPr="00686507">
        <w:rPr>
          <w:rFonts w:ascii="Times New Roman" w:hAnsi="Times New Roman" w:cs="Times New Roman"/>
          <w:sz w:val="24"/>
        </w:rPr>
        <w:t>, vol. 211, pp. 56–65, Oct. 2015, doi: 10.1016/j.jbiotec.2015.06.427.</w:t>
      </w:r>
    </w:p>
    <w:p w14:paraId="7A36FC1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5]</w:t>
      </w:r>
      <w:r w:rsidRPr="00686507">
        <w:rPr>
          <w:rFonts w:ascii="Times New Roman" w:hAnsi="Times New Roman" w:cs="Times New Roman"/>
          <w:sz w:val="24"/>
        </w:rPr>
        <w:tab/>
        <w:t xml:space="preserve">L. Wang, C. Y. Mo, M. R. Wasserman, J. T. Rostøl, L. A. Marraffini, and S. Liu, “Dynamics of Cas10 Govern Discrimination between Self and Non-self in Type III CRISPR-Cas Immunity,” </w:t>
      </w:r>
      <w:r w:rsidRPr="00686507">
        <w:rPr>
          <w:rFonts w:ascii="Times New Roman" w:hAnsi="Times New Roman" w:cs="Times New Roman"/>
          <w:i/>
          <w:iCs/>
          <w:sz w:val="24"/>
        </w:rPr>
        <w:t>Molecular Cell</w:t>
      </w:r>
      <w:r w:rsidRPr="00686507">
        <w:rPr>
          <w:rFonts w:ascii="Times New Roman" w:hAnsi="Times New Roman" w:cs="Times New Roman"/>
          <w:sz w:val="24"/>
        </w:rPr>
        <w:t>, vol. 73, no. 2, pp. 278-290.e4, Jan. 2019, doi: 10.1016/j.molcel.2018.11.008.</w:t>
      </w:r>
    </w:p>
    <w:p w14:paraId="2A726416"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6]</w:t>
      </w:r>
      <w:r w:rsidRPr="00686507">
        <w:rPr>
          <w:rFonts w:ascii="Times New Roman" w:hAnsi="Times New Roman" w:cs="Times New Roman"/>
          <w:sz w:val="24"/>
        </w:rPr>
        <w:tab/>
        <w:t xml:space="preserve">P. D. Hsu, E. S. Lander, and F. Zhang, “Development and Applications of CRISPR-Cas9 for Genome Engineering,” </w:t>
      </w:r>
      <w:r w:rsidRPr="00686507">
        <w:rPr>
          <w:rFonts w:ascii="Times New Roman" w:hAnsi="Times New Roman" w:cs="Times New Roman"/>
          <w:i/>
          <w:iCs/>
          <w:sz w:val="24"/>
        </w:rPr>
        <w:t>Cell</w:t>
      </w:r>
      <w:r w:rsidRPr="00686507">
        <w:rPr>
          <w:rFonts w:ascii="Times New Roman" w:hAnsi="Times New Roman" w:cs="Times New Roman"/>
          <w:sz w:val="24"/>
        </w:rPr>
        <w:t>, vol. 157, no. 6, pp. 1262–1278, Jun. 2014, doi: 10.1016/j.cell.2014.05.010.</w:t>
      </w:r>
    </w:p>
    <w:p w14:paraId="0176768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7]</w:t>
      </w:r>
      <w:r w:rsidRPr="00686507">
        <w:rPr>
          <w:rFonts w:ascii="Times New Roman" w:hAnsi="Times New Roman" w:cs="Times New Roman"/>
          <w:sz w:val="24"/>
        </w:rPr>
        <w:tab/>
        <w:t xml:space="preserve">H. Fujita, T. Fujita, and H. Fujii, “Locus-Specific Genomic DNA Purification Using the CRISPR System: Methods and Applications,” </w:t>
      </w:r>
      <w:r w:rsidRPr="00686507">
        <w:rPr>
          <w:rFonts w:ascii="Times New Roman" w:hAnsi="Times New Roman" w:cs="Times New Roman"/>
          <w:i/>
          <w:iCs/>
          <w:sz w:val="24"/>
        </w:rPr>
        <w:t>The CRISPR Journal</w:t>
      </w:r>
      <w:r w:rsidRPr="00686507">
        <w:rPr>
          <w:rFonts w:ascii="Times New Roman" w:hAnsi="Times New Roman" w:cs="Times New Roman"/>
          <w:sz w:val="24"/>
        </w:rPr>
        <w:t>, vol. 4, no. 2, pp. 290–300, Apr. 2021, doi: 10.1089/crispr.2020.0038.</w:t>
      </w:r>
    </w:p>
    <w:p w14:paraId="42555471" w14:textId="6C15E659" w:rsidR="00686507" w:rsidRDefault="00686507" w:rsidP="00CD269F">
      <w:pPr>
        <w:rPr>
          <w:rFonts w:cstheme="minorHAnsi"/>
        </w:rPr>
      </w:pPr>
      <w:r>
        <w:rPr>
          <w:rFonts w:cstheme="minorHAnsi"/>
        </w:rPr>
        <w:fldChar w:fldCharType="end"/>
      </w:r>
    </w:p>
    <w:p w14:paraId="1C038C04" w14:textId="684089E9" w:rsidR="00477CA7" w:rsidRDefault="00993BA5" w:rsidP="00CD269F">
      <w:hyperlink r:id="rId8" w:history="1">
        <w:r w:rsidR="00477CA7">
          <w:rPr>
            <w:rStyle w:val="Hyperlink"/>
          </w:rPr>
          <w:t>PROS AND CONS OF ZNFS, TALENS, AND CRISPR/CAS</w:t>
        </w:r>
      </w:hyperlink>
    </w:p>
    <w:p w14:paraId="079AD78E" w14:textId="362C8F65" w:rsidR="007C57BD" w:rsidRDefault="00993BA5" w:rsidP="00CD269F">
      <w:pPr>
        <w:rPr>
          <w:rFonts w:cstheme="minorHAnsi"/>
        </w:rPr>
      </w:pPr>
      <w:hyperlink r:id="rId9" w:history="1">
        <w:r w:rsidR="00477CA7">
          <w:rPr>
            <w:rStyle w:val="Hyperlink"/>
            <w:rFonts w:cstheme="minorHAnsi"/>
          </w:rPr>
          <w:t>Guide RNA Binding</w:t>
        </w:r>
      </w:hyperlink>
    </w:p>
    <w:p w14:paraId="3F090FF7" w14:textId="2DDABF02" w:rsidR="00CC79D6" w:rsidRDefault="00993BA5" w:rsidP="00CD269F">
      <w:pPr>
        <w:rPr>
          <w:rFonts w:cstheme="minorHAnsi"/>
        </w:rPr>
      </w:pPr>
      <w:hyperlink r:id="rId10" w:history="1">
        <w:r w:rsidR="00477CA7">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3EEF8F" w14:textId="77777777" w:rsidR="00993BA5" w:rsidRDefault="00993BA5" w:rsidP="00816FCF">
      <w:r>
        <w:separator/>
      </w:r>
    </w:p>
  </w:endnote>
  <w:endnote w:type="continuationSeparator" w:id="0">
    <w:p w14:paraId="665BC52C" w14:textId="77777777" w:rsidR="00993BA5" w:rsidRDefault="00993BA5"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F4AB4" w14:textId="77777777" w:rsidR="00993BA5" w:rsidRDefault="00993BA5" w:rsidP="00816FCF">
      <w:r>
        <w:separator/>
      </w:r>
    </w:p>
  </w:footnote>
  <w:footnote w:type="continuationSeparator" w:id="0">
    <w:p w14:paraId="2DF93329" w14:textId="77777777" w:rsidR="00993BA5" w:rsidRDefault="00993BA5"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8"/>
  </w:num>
  <w:num w:numId="3" w16cid:durableId="1945259844">
    <w:abstractNumId w:val="11"/>
  </w:num>
  <w:num w:numId="4" w16cid:durableId="865556767">
    <w:abstractNumId w:val="33"/>
  </w:num>
  <w:num w:numId="5" w16cid:durableId="1168130446">
    <w:abstractNumId w:val="9"/>
  </w:num>
  <w:num w:numId="6" w16cid:durableId="144904291">
    <w:abstractNumId w:val="26"/>
  </w:num>
  <w:num w:numId="7" w16cid:durableId="783307723">
    <w:abstractNumId w:val="25"/>
  </w:num>
  <w:num w:numId="8" w16cid:durableId="1648516089">
    <w:abstractNumId w:val="2"/>
  </w:num>
  <w:num w:numId="9" w16cid:durableId="1390761623">
    <w:abstractNumId w:val="17"/>
  </w:num>
  <w:num w:numId="10" w16cid:durableId="483393727">
    <w:abstractNumId w:val="1"/>
  </w:num>
  <w:num w:numId="11" w16cid:durableId="1754080240">
    <w:abstractNumId w:val="30"/>
  </w:num>
  <w:num w:numId="12" w16cid:durableId="1823038665">
    <w:abstractNumId w:val="0"/>
  </w:num>
  <w:num w:numId="13" w16cid:durableId="145975072">
    <w:abstractNumId w:val="7"/>
  </w:num>
  <w:num w:numId="14" w16cid:durableId="442725010">
    <w:abstractNumId w:val="32"/>
  </w:num>
  <w:num w:numId="15" w16cid:durableId="406611283">
    <w:abstractNumId w:val="8"/>
  </w:num>
  <w:num w:numId="16" w16cid:durableId="244341858">
    <w:abstractNumId w:val="27"/>
  </w:num>
  <w:num w:numId="17" w16cid:durableId="1831099623">
    <w:abstractNumId w:val="37"/>
  </w:num>
  <w:num w:numId="18" w16cid:durableId="77602603">
    <w:abstractNumId w:val="14"/>
  </w:num>
  <w:num w:numId="19" w16cid:durableId="206914567">
    <w:abstractNumId w:val="5"/>
  </w:num>
  <w:num w:numId="20" w16cid:durableId="40370820">
    <w:abstractNumId w:val="23"/>
  </w:num>
  <w:num w:numId="21" w16cid:durableId="454451421">
    <w:abstractNumId w:val="36"/>
  </w:num>
  <w:num w:numId="22" w16cid:durableId="724375420">
    <w:abstractNumId w:val="24"/>
  </w:num>
  <w:num w:numId="23" w16cid:durableId="471363913">
    <w:abstractNumId w:val="3"/>
  </w:num>
  <w:num w:numId="24" w16cid:durableId="544297242">
    <w:abstractNumId w:val="12"/>
  </w:num>
  <w:num w:numId="25" w16cid:durableId="1245412842">
    <w:abstractNumId w:val="40"/>
  </w:num>
  <w:num w:numId="26" w16cid:durableId="981812200">
    <w:abstractNumId w:val="31"/>
  </w:num>
  <w:num w:numId="27" w16cid:durableId="1599408526">
    <w:abstractNumId w:val="21"/>
  </w:num>
  <w:num w:numId="28" w16cid:durableId="2057855111">
    <w:abstractNumId w:val="29"/>
  </w:num>
  <w:num w:numId="29" w16cid:durableId="2061050957">
    <w:abstractNumId w:val="4"/>
  </w:num>
  <w:num w:numId="30" w16cid:durableId="901256865">
    <w:abstractNumId w:val="16"/>
  </w:num>
  <w:num w:numId="31" w16cid:durableId="1533378056">
    <w:abstractNumId w:val="28"/>
  </w:num>
  <w:num w:numId="32" w16cid:durableId="211623990">
    <w:abstractNumId w:val="20"/>
  </w:num>
  <w:num w:numId="33" w16cid:durableId="776408787">
    <w:abstractNumId w:val="38"/>
  </w:num>
  <w:num w:numId="34" w16cid:durableId="500508576">
    <w:abstractNumId w:val="35"/>
  </w:num>
  <w:num w:numId="35" w16cid:durableId="2041278276">
    <w:abstractNumId w:val="34"/>
  </w:num>
  <w:num w:numId="36" w16cid:durableId="914435286">
    <w:abstractNumId w:val="19"/>
  </w:num>
  <w:num w:numId="37" w16cid:durableId="2012558215">
    <w:abstractNumId w:val="39"/>
  </w:num>
  <w:num w:numId="38" w16cid:durableId="1998805189">
    <w:abstractNumId w:val="15"/>
  </w:num>
  <w:num w:numId="39" w16cid:durableId="1756590825">
    <w:abstractNumId w:val="10"/>
  </w:num>
  <w:num w:numId="40" w16cid:durableId="135924523">
    <w:abstractNumId w:val="13"/>
  </w:num>
  <w:num w:numId="41" w16cid:durableId="14685445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16A03"/>
    <w:rsid w:val="00121E56"/>
    <w:rsid w:val="00126A84"/>
    <w:rsid w:val="0013397C"/>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55CA7"/>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3010"/>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69FE"/>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B0322"/>
    <w:rsid w:val="005B520D"/>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2C5B"/>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203FF"/>
    <w:rsid w:val="0072633D"/>
    <w:rsid w:val="00727514"/>
    <w:rsid w:val="00730E24"/>
    <w:rsid w:val="00731F08"/>
    <w:rsid w:val="0073283D"/>
    <w:rsid w:val="00733CF4"/>
    <w:rsid w:val="00735D5F"/>
    <w:rsid w:val="00736130"/>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B7EA2"/>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5EB4"/>
    <w:rsid w:val="00806F66"/>
    <w:rsid w:val="00810DA2"/>
    <w:rsid w:val="00816FCF"/>
    <w:rsid w:val="008177BF"/>
    <w:rsid w:val="00822E89"/>
    <w:rsid w:val="00823552"/>
    <w:rsid w:val="00825588"/>
    <w:rsid w:val="008257B8"/>
    <w:rsid w:val="00831C79"/>
    <w:rsid w:val="00837D21"/>
    <w:rsid w:val="008408E4"/>
    <w:rsid w:val="00845173"/>
    <w:rsid w:val="00845339"/>
    <w:rsid w:val="008465C4"/>
    <w:rsid w:val="00846AC2"/>
    <w:rsid w:val="00847695"/>
    <w:rsid w:val="00850023"/>
    <w:rsid w:val="008603D0"/>
    <w:rsid w:val="008625D0"/>
    <w:rsid w:val="0086459E"/>
    <w:rsid w:val="00871442"/>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9005B"/>
    <w:rsid w:val="00992836"/>
    <w:rsid w:val="00993BA5"/>
    <w:rsid w:val="00996D09"/>
    <w:rsid w:val="009979F5"/>
    <w:rsid w:val="009A1D5E"/>
    <w:rsid w:val="009A388F"/>
    <w:rsid w:val="009A6F44"/>
    <w:rsid w:val="009B7DB9"/>
    <w:rsid w:val="009C5D86"/>
    <w:rsid w:val="009C66A6"/>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FC2"/>
    <w:rsid w:val="00AB38CF"/>
    <w:rsid w:val="00AB3CE1"/>
    <w:rsid w:val="00AB5AD0"/>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921FA"/>
    <w:rsid w:val="00CA13B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14BA"/>
    <w:rsid w:val="00F425CD"/>
    <w:rsid w:val="00F516C8"/>
    <w:rsid w:val="00F57415"/>
    <w:rsid w:val="00F67C78"/>
    <w:rsid w:val="00F710FB"/>
    <w:rsid w:val="00F71735"/>
    <w:rsid w:val="00F779AB"/>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163</Words>
  <Characters>2373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2-04-28T01:07:00Z</cp:lastPrinted>
  <dcterms:created xsi:type="dcterms:W3CDTF">2022-04-28T01:07:00Z</dcterms:created>
  <dcterms:modified xsi:type="dcterms:W3CDTF">2022-04-28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